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A2305" w:rsidRPr="00D83EEA" w:rsidRDefault="00CA2305" w:rsidP="00CA2305">
      <w:pPr>
        <w:pStyle w:val="Heading1"/>
        <w:rPr>
          <w:lang w:val="fi-FI"/>
        </w:rPr>
      </w:pPr>
      <w:bookmarkStart w:id="0" w:name="_Toc200840536"/>
      <w:bookmarkStart w:id="1" w:name="_GoBack"/>
      <w:bookmarkEnd w:id="1"/>
      <w:r w:rsidRPr="00D83EEA">
        <w:rPr>
          <w:lang w:val="fi-FI"/>
        </w:rPr>
        <w:t>DAFTAR PUSTAKA</w:t>
      </w:r>
      <w:bookmarkEnd w:id="0"/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 w:rsidRPr="00D83EEA">
        <w:rPr>
          <w:rFonts w:ascii="Times New Roman" w:hAnsi="Times New Roman" w:cs="Times New Roman"/>
          <w:sz w:val="24"/>
          <w:lang w:val="fi-FI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Afifuddin, B. A. S., &amp; Saebani, B. A. (2009). Metodologi penelitian kualitatif.</w:t>
      </w:r>
      <w:r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  </w:t>
      </w:r>
      <w:r w:rsidRPr="00D83EEA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Bandung: Pustaka Setia</w:t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.</w:t>
      </w:r>
    </w:p>
    <w:p w:rsidR="00CA2305" w:rsidRPr="00D83EEA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Amri, Y. K. (2019). Alih Kode dan Campur Kode Pada Media Sosial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Posiding Seminar Nasional PBSI II</w:t>
      </w: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A5359">
        <w:rPr>
          <w:rFonts w:ascii="Times New Roman" w:hAnsi="Times New Roman" w:cs="Times New Roman"/>
          <w:noProof/>
          <w:sz w:val="24"/>
          <w:szCs w:val="24"/>
        </w:rPr>
        <w:t>(2001), 149–154.</w:t>
      </w:r>
    </w:p>
    <w:p w:rsidR="00CA2305" w:rsidRPr="005A5359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Andriani, S. (2022). Pengaruh Electronic Word of Mouth (E-Wom) Terhadap Keputusan Pembelian. </w:t>
      </w:r>
      <w:r w:rsidRPr="00D83EEA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Journal Ekonomi Dan Manajemen</w:t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, 1–23.</w:t>
      </w:r>
    </w:p>
    <w:p w:rsidR="00CA2305" w:rsidRPr="00D83EEA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Anjayani, E., Aisah, S., &amp; Firdaus, M. Z. (2022). Alih kode dan campur kode pada interaksi guru dengan siswa dalam pembelajaran bahasa Indonesia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Karangan: Jurnal Bidang Kependidikan, Pembelajaran, Dan Pengembangan</w:t>
      </w: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A5359">
        <w:rPr>
          <w:rFonts w:ascii="Times New Roman" w:hAnsi="Times New Roman" w:cs="Times New Roman"/>
          <w:noProof/>
          <w:sz w:val="24"/>
          <w:szCs w:val="24"/>
        </w:rPr>
        <w:t>(1), 23–30.</w:t>
      </w:r>
    </w:p>
    <w:p w:rsidR="00CA2305" w:rsidRPr="005A5359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Chaer, A., &amp; Agustina, L. (2004)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Sosiolinguistik: perkenalan awal</w:t>
      </w:r>
      <w:r w:rsidRPr="005A535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A2305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5A5359">
        <w:rPr>
          <w:rFonts w:ascii="Times New Roman" w:hAnsi="Times New Roman" w:cs="Times New Roman"/>
          <w:noProof/>
          <w:sz w:val="24"/>
          <w:szCs w:val="24"/>
        </w:rPr>
        <w:t>C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er, Abdul dan Agustina. </w:t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2010. Sosiolinguistik: Perkenalan Awal. Jakarta: Rineka Cipta.</w:t>
      </w:r>
    </w:p>
    <w:p w:rsidR="00CA2305" w:rsidRPr="00D83EEA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Gunawan, H. I. (2020)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Bahasa Indonesia: Lingua franca pencetak karakter negeri</w:t>
      </w: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CV. Pena Persada.</w:t>
      </w:r>
    </w:p>
    <w:p w:rsidR="00CA2305" w:rsidRPr="00D83EEA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Jayani, D. H. (2019). Berapa pengguna internet di Indonesia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Retrieved from Databoks Website: Https://Databoks. Katadata. Co. Id/Datapublish/2019/09/09/Berapa-Pengguna-Internet-Di-Indonesia</w:t>
      </w:r>
      <w:r w:rsidRPr="005A535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A2305" w:rsidRPr="005A5359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Kupperschmidt, B. R. (2000). Multigeneration employees: Strategies for effective management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The Health Care Manager</w:t>
      </w: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5A5359">
        <w:rPr>
          <w:rFonts w:ascii="Times New Roman" w:hAnsi="Times New Roman" w:cs="Times New Roman"/>
          <w:noProof/>
          <w:sz w:val="24"/>
          <w:szCs w:val="24"/>
        </w:rPr>
        <w:t>(1), 65–76.</w:t>
      </w:r>
    </w:p>
    <w:p w:rsidR="00CA2305" w:rsidRPr="005A5359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Malia Fransisca, S. (2016)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Alih kode dan campur kode dalam percakapan whatsapp grup staf laboratorium fakultas tarbiyah dan ilmu keguruan universitas islam negeri prof. K. H. Saifuddin zuhri purwokertO</w:t>
      </w: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83EEA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6</w:t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(2), 1–23.</w:t>
      </w:r>
    </w:p>
    <w:p w:rsidR="00CA2305" w:rsidRPr="00D83EEA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Noermanzah, N. (2019). Bahasa sebagai alat komunikasi, citra pikiran, dan kepribadian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Pendidikan Bahasa Dan Sastra</w:t>
      </w:r>
      <w:r w:rsidRPr="005A5359">
        <w:rPr>
          <w:rFonts w:ascii="Times New Roman" w:hAnsi="Times New Roman" w:cs="Times New Roman"/>
          <w:noProof/>
          <w:sz w:val="24"/>
          <w:szCs w:val="24"/>
        </w:rPr>
        <w:t>, 306–319.</w:t>
      </w:r>
    </w:p>
    <w:p w:rsidR="00CA2305" w:rsidRPr="005A5359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</w:p>
    <w:p w:rsidR="00CA2305" w:rsidRPr="005A5359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Remba, V., Noge, M. D., &amp; Wau, M. P. (2021). Pengembangan bahan ajar multilingual berbasis konten dan konteks budaya lokal etnis ngada pada tema peristiwa alam untuk siswa kelas 1 sekolah dasar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Jurnal Citra Pendidikan</w:t>
      </w: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1</w:t>
      </w:r>
      <w:r w:rsidRPr="005A5359">
        <w:rPr>
          <w:rFonts w:ascii="Times New Roman" w:hAnsi="Times New Roman" w:cs="Times New Roman"/>
          <w:noProof/>
          <w:sz w:val="24"/>
          <w:szCs w:val="24"/>
        </w:rPr>
        <w:t>(1), 125–135.</w:t>
      </w: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Rosnaeni, R. (2021). Karakteristik dan asesmen pembelajaran abad 21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Jurnal Basicedu</w:t>
      </w: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A5359">
        <w:rPr>
          <w:rFonts w:ascii="Times New Roman" w:hAnsi="Times New Roman" w:cs="Times New Roman"/>
          <w:noProof/>
          <w:sz w:val="24"/>
          <w:szCs w:val="24"/>
        </w:rPr>
        <w:t>(5), 4334–4339.</w:t>
      </w: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Suardi,  I  Nengah.2015.  Sosiolinguistik.  Jakarta: Graha Ilmu Fuandi.</w:t>
      </w:r>
    </w:p>
    <w:p w:rsidR="00CA2305" w:rsidRPr="00D83EEA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Sugiyono, D. (2013). </w:t>
      </w:r>
      <w:r w:rsidRPr="00D83EEA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Metode penelitian pendidikan pendekatan kuantitatif, kualitatif dan R&amp;D</w:t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.</w:t>
      </w:r>
    </w:p>
    <w:p w:rsidR="00CA2305" w:rsidRPr="00D83EEA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Sugiyono, D. (2019). Statistika untuk Penelitian (Cetakan ke-30). </w:t>
      </w:r>
      <w:r w:rsidRPr="00D83EEA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Bandung: Cv Alfabeta</w:t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.</w:t>
      </w:r>
    </w:p>
    <w:p w:rsidR="00CA2305" w:rsidRPr="00D83EEA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Surahman, E., Satrio, A., &amp; Sofyan, H. (2020). Kajian teori dalam penelitian. </w:t>
      </w:r>
      <w:r w:rsidRPr="00D83EEA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Jurnal Kajian Teknologi Pendidikan</w:t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, </w:t>
      </w:r>
      <w:r w:rsidRPr="00D83EEA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3</w:t>
      </w: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>(1), 49–58.</w:t>
      </w:r>
    </w:p>
    <w:p w:rsidR="00CA2305" w:rsidRPr="00D83EEA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  <w:lang w:val="fi-FI"/>
        </w:rPr>
      </w:pPr>
    </w:p>
    <w:p w:rsidR="00CA2305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  <w:r w:rsidRPr="00D83EEA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Trinaldi, A., Wawa Anasya, S., Halimahtuyadiah, N., Kusmana, A., &amp; Rustam, R. (2022). </w:t>
      </w: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Alih Kode dan Campur Kode Tuturan Mahasiswa dalam Diskusi Grup WhatsApp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Pena : Jurnal Pendidikan Bahasa Dan Sastra</w:t>
      </w: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5A5359">
        <w:rPr>
          <w:rFonts w:ascii="Times New Roman" w:hAnsi="Times New Roman" w:cs="Times New Roman"/>
          <w:noProof/>
          <w:sz w:val="24"/>
          <w:szCs w:val="24"/>
        </w:rPr>
        <w:t>(1), 31–42. https://doi.org/10.22437/pena.v12i1.20676</w:t>
      </w:r>
    </w:p>
    <w:p w:rsidR="00CA2305" w:rsidRPr="005A5359" w:rsidRDefault="00CA2305" w:rsidP="00CA2305">
      <w:pPr>
        <w:widowControl w:val="0"/>
        <w:autoSpaceDE w:val="0"/>
        <w:autoSpaceDN w:val="0"/>
        <w:adjustRightInd w:val="0"/>
        <w:spacing w:line="360" w:lineRule="auto"/>
        <w:ind w:left="480" w:right="-1" w:hanging="480"/>
        <w:rPr>
          <w:rFonts w:ascii="Times New Roman" w:hAnsi="Times New Roman" w:cs="Times New Roman"/>
          <w:noProof/>
          <w:sz w:val="24"/>
          <w:szCs w:val="24"/>
        </w:rPr>
      </w:pPr>
    </w:p>
    <w:p w:rsidR="00CA2305" w:rsidRPr="005A5359" w:rsidRDefault="00CA2305" w:rsidP="00CA2305">
      <w:pPr>
        <w:widowControl w:val="0"/>
        <w:autoSpaceDE w:val="0"/>
        <w:autoSpaceDN w:val="0"/>
        <w:adjustRightInd w:val="0"/>
        <w:spacing w:line="240" w:lineRule="auto"/>
        <w:ind w:left="480" w:right="-1" w:hanging="480"/>
        <w:rPr>
          <w:rFonts w:ascii="Times New Roman" w:hAnsi="Times New Roman" w:cs="Times New Roman"/>
          <w:noProof/>
          <w:sz w:val="24"/>
        </w:rPr>
      </w:pPr>
      <w:r w:rsidRPr="005A5359">
        <w:rPr>
          <w:rFonts w:ascii="Times New Roman" w:hAnsi="Times New Roman" w:cs="Times New Roman"/>
          <w:noProof/>
          <w:sz w:val="24"/>
          <w:szCs w:val="24"/>
        </w:rPr>
        <w:t xml:space="preserve">Yohana, F. M. (2023). Penggunaan Alih Kode dan Campur Kode dalam Percakapan Grup Whatsapp Halan-Halan Syantix. </w:t>
      </w:r>
      <w:r w:rsidRPr="005A5359">
        <w:rPr>
          <w:rFonts w:ascii="Times New Roman" w:hAnsi="Times New Roman" w:cs="Times New Roman"/>
          <w:i/>
          <w:iCs/>
          <w:noProof/>
          <w:sz w:val="24"/>
          <w:szCs w:val="24"/>
        </w:rPr>
        <w:t>Prosiding Konferensi Berbahasa Indonesia Universitas Indraprasta PGRI</w:t>
      </w:r>
      <w:r w:rsidRPr="005A5359">
        <w:rPr>
          <w:rFonts w:ascii="Times New Roman" w:hAnsi="Times New Roman" w:cs="Times New Roman"/>
          <w:noProof/>
          <w:sz w:val="24"/>
          <w:szCs w:val="24"/>
        </w:rPr>
        <w:t>, 46–59. https://doi.org/10.30998/kibar.27-10-2022.6297</w:t>
      </w: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</w:p>
    <w:p w:rsidR="00CA2305" w:rsidRDefault="00CA2305" w:rsidP="00CA2305">
      <w:pPr>
        <w:pStyle w:val="Heading1"/>
      </w:pPr>
      <w:bookmarkStart w:id="2" w:name="_Toc200840537"/>
      <w:r>
        <w:lastRenderedPageBreak/>
        <w:t>DAFTAR LAMPIRAN</w:t>
      </w:r>
      <w:bookmarkEnd w:id="2"/>
    </w:p>
    <w:p w:rsidR="00CA2305" w:rsidRPr="0057163D" w:rsidRDefault="00CA2305" w:rsidP="00CA2305">
      <w:pPr>
        <w:ind w:left="0" w:right="-1" w:firstLine="0"/>
        <w:rPr>
          <w:rFonts w:ascii="Times New Roman" w:hAnsi="Times New Roman" w:cs="Times New Roman"/>
          <w:sz w:val="24"/>
        </w:rPr>
      </w:pPr>
      <w:proofErr w:type="spellStart"/>
      <w:r w:rsidRPr="0057163D">
        <w:rPr>
          <w:rFonts w:ascii="Times New Roman" w:hAnsi="Times New Roman" w:cs="Times New Roman"/>
          <w:sz w:val="24"/>
        </w:rPr>
        <w:t>Tabel</w:t>
      </w:r>
      <w:proofErr w:type="spellEnd"/>
      <w:r w:rsidRPr="0057163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163D">
        <w:rPr>
          <w:rFonts w:ascii="Times New Roman" w:hAnsi="Times New Roman" w:cs="Times New Roman"/>
          <w:sz w:val="24"/>
        </w:rPr>
        <w:t>Percakapan</w:t>
      </w:r>
      <w:proofErr w:type="spellEnd"/>
      <w:r w:rsidRPr="0057163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163D">
        <w:rPr>
          <w:rFonts w:ascii="Times New Roman" w:hAnsi="Times New Roman" w:cs="Times New Roman"/>
          <w:sz w:val="24"/>
        </w:rPr>
        <w:t>Alih</w:t>
      </w:r>
      <w:proofErr w:type="spellEnd"/>
      <w:r w:rsidRPr="0057163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163D">
        <w:rPr>
          <w:rFonts w:ascii="Times New Roman" w:hAnsi="Times New Roman" w:cs="Times New Roman"/>
          <w:sz w:val="24"/>
        </w:rPr>
        <w:t>Kode</w:t>
      </w:r>
      <w:proofErr w:type="spellEnd"/>
      <w:r w:rsidRPr="0057163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163D">
        <w:rPr>
          <w:rFonts w:ascii="Times New Roman" w:hAnsi="Times New Roman" w:cs="Times New Roman"/>
          <w:sz w:val="24"/>
        </w:rPr>
        <w:t>dan</w:t>
      </w:r>
      <w:proofErr w:type="spellEnd"/>
      <w:r w:rsidRPr="0057163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163D">
        <w:rPr>
          <w:rFonts w:ascii="Times New Roman" w:hAnsi="Times New Roman" w:cs="Times New Roman"/>
          <w:sz w:val="24"/>
        </w:rPr>
        <w:t>Campur</w:t>
      </w:r>
      <w:proofErr w:type="spellEnd"/>
      <w:r w:rsidRPr="0057163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7163D">
        <w:rPr>
          <w:rFonts w:ascii="Times New Roman" w:hAnsi="Times New Roman" w:cs="Times New Roman"/>
          <w:sz w:val="24"/>
        </w:rPr>
        <w:t>Kode</w:t>
      </w:r>
      <w:proofErr w:type="spellEnd"/>
    </w:p>
    <w:tbl>
      <w:tblPr>
        <w:tblStyle w:val="TableGrid"/>
        <w:tblW w:w="7655" w:type="dxa"/>
        <w:tblInd w:w="250" w:type="dxa"/>
        <w:tblLayout w:type="fixed"/>
        <w:tblLook w:val="04A0" w:firstRow="1" w:lastRow="0" w:firstColumn="1" w:lastColumn="0" w:noHBand="0" w:noVBand="1"/>
      </w:tblPr>
      <w:tblGrid>
        <w:gridCol w:w="4536"/>
        <w:gridCol w:w="851"/>
        <w:gridCol w:w="992"/>
        <w:gridCol w:w="1276"/>
      </w:tblGrid>
      <w:tr w:rsidR="00CA2305" w:rsidRPr="00DE1420" w:rsidTr="008200CC">
        <w:tc>
          <w:tcPr>
            <w:tcW w:w="4536" w:type="dxa"/>
            <w:vAlign w:val="center"/>
          </w:tcPr>
          <w:p w:rsidR="00CA2305" w:rsidRPr="00DE1420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ercakapan</w:t>
            </w:r>
            <w:proofErr w:type="spellEnd"/>
          </w:p>
        </w:tc>
        <w:tc>
          <w:tcPr>
            <w:tcW w:w="851" w:type="dxa"/>
            <w:vAlign w:val="center"/>
          </w:tcPr>
          <w:p w:rsidR="00CA2305" w:rsidRPr="00DE1420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Alih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ode</w:t>
            </w:r>
            <w:proofErr w:type="spellEnd"/>
          </w:p>
        </w:tc>
        <w:tc>
          <w:tcPr>
            <w:tcW w:w="992" w:type="dxa"/>
            <w:vAlign w:val="center"/>
          </w:tcPr>
          <w:p w:rsidR="00CA2305" w:rsidRPr="00DE1420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Campu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ode</w:t>
            </w:r>
            <w:proofErr w:type="spellEnd"/>
          </w:p>
        </w:tc>
        <w:tc>
          <w:tcPr>
            <w:tcW w:w="1276" w:type="dxa"/>
            <w:vAlign w:val="center"/>
          </w:tcPr>
          <w:p w:rsidR="00CA2305" w:rsidRPr="00DE1420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Campu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ode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Campuran</w:t>
            </w:r>
            <w:proofErr w:type="spellEnd"/>
          </w:p>
        </w:tc>
      </w:tr>
      <w:tr w:rsidR="00CA2305" w:rsidRPr="00DE1420" w:rsidTr="008200CC">
        <w:trPr>
          <w:trHeight w:val="5331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Gamb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1</w:t>
            </w:r>
          </w:p>
          <w:p w:rsidR="00CA2305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Alhamdulillah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apa: Alhamdulillah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y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Allah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.ks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ap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elom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isa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elii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ke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r w:rsidRPr="00AD0E77">
              <w:rPr>
                <w:rFonts w:ascii="Times New Roman" w:hAnsi="Times New Roman" w:cs="Times New Roman"/>
                <w:sz w:val="24"/>
              </w:rPr>
              <w:t xml:space="preserve">Moa </w:t>
            </w:r>
            <w:proofErr w:type="spellStart"/>
            <w:r w:rsidRPr="00AD0E77">
              <w:rPr>
                <w:rFonts w:ascii="Times New Roman" w:hAnsi="Times New Roman" w:cs="Times New Roman"/>
                <w:sz w:val="24"/>
              </w:rPr>
              <w:t>lau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Halim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Iy</w:t>
            </w:r>
            <w:r w:rsidRPr="00DE1420">
              <w:rPr>
                <w:rFonts w:ascii="Times New Roman" w:hAnsi="Times New Roman" w:cs="Times New Roman"/>
                <w:sz w:val="24"/>
              </w:rPr>
              <w:t>a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o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'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Halim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a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Halim: Pap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u</w:t>
            </w:r>
            <w:r w:rsidRPr="00DE1420">
              <w:rPr>
                <w:rFonts w:ascii="Times New Roman" w:hAnsi="Times New Roman" w:cs="Times New Roman"/>
                <w:sz w:val="24"/>
              </w:rPr>
              <w:t>d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>?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Tola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n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umpa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a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hospoọ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Nih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lm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Mo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u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Hmm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u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>Papa: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lm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enap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lm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d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di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sahakan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Halim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lup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a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ya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lastRenderedPageBreak/>
              <w:t xml:space="preserve">Papa: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Laa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naso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Dania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ndiw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2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u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h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lm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d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kan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√</w:t>
            </w: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</w:tr>
      <w:tr w:rsidR="00CA2305" w:rsidRPr="00DE1420" w:rsidTr="008200CC">
        <w:trPr>
          <w:trHeight w:val="3116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lastRenderedPageBreak/>
              <w:t>Gam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2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>:</w:t>
            </w:r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Lau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rm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maefa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kh6 papa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naso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100 RB nal6na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irugi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50rb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gii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d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a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Halim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>Papa: Oh ...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Mo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j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Halim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umpa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am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w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du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m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i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m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9356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lastRenderedPageBreak/>
              <w:t>Gam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3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Halim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in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bang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Tess di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odim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y</w:t>
            </w:r>
            <w:r w:rsidRPr="00DE1420">
              <w:rPr>
                <w:rFonts w:ascii="Times New Roman" w:hAnsi="Times New Roman" w:cs="Times New Roman"/>
                <w:sz w:val="24"/>
              </w:rPr>
              <w:t>a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Hadi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Halim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nt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w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Halim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Iy</w:t>
            </w:r>
            <w:r w:rsidRPr="00DE1420">
              <w:rPr>
                <w:rFonts w:ascii="Times New Roman" w:hAnsi="Times New Roman" w:cs="Times New Roman"/>
                <w:sz w:val="24"/>
              </w:rPr>
              <w:t>a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Habis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Halim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empu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g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nt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empu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>: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Habis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Halim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empu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g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ud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d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ampa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di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rum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mi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Hadi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g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ual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Halim di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u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okas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erek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tu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oalng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a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n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eka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okas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erek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t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td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Ohhhhbbjb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lam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g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ual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ismil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rozaoo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Halim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Iy</w:t>
            </w:r>
            <w:r w:rsidRPr="00DE1420">
              <w:rPr>
                <w:rFonts w:ascii="Times New Roman" w:hAnsi="Times New Roman" w:cs="Times New Roman"/>
                <w:sz w:val="24"/>
              </w:rPr>
              <w:t>a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nsh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Allah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eso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ai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ai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ia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emampu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ondis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fisi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>.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>: Lau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lastRenderedPageBreak/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asi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ang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ud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support kami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>Papa: Lau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np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g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di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elpo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de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ed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Mi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Ngobroll2 kh6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nia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r w:rsidRPr="00DE1420">
              <w:rPr>
                <w:rFonts w:ascii="Times New Roman" w:hAnsi="Times New Roman" w:cs="Times New Roman"/>
                <w:sz w:val="24"/>
              </w:rPr>
              <w:t>l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Datelef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elpo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daag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Oh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alaa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5529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lastRenderedPageBreak/>
              <w:t>Gam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4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d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Hbng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la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p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s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anp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u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ul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g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ad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g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g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ang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Ufaniaga2 g6i </w:t>
            </w:r>
            <w:proofErr w:type="spellStart"/>
            <w:r w:rsidRPr="00AD0E77">
              <w:rPr>
                <w:rFonts w:ascii="Times New Roman" w:hAnsi="Times New Roman" w:cs="Times New Roman"/>
                <w:b/>
                <w:sz w:val="24"/>
              </w:rPr>
              <w:t>manu</w:t>
            </w:r>
            <w:proofErr w:type="spellEnd"/>
            <w:r w:rsidRPr="00AD0E77">
              <w:rPr>
                <w:rFonts w:ascii="Times New Roman" w:hAnsi="Times New Roman" w:cs="Times New Roman"/>
                <w:b/>
                <w:sz w:val="24"/>
              </w:rPr>
              <w:t xml:space="preserve"> l6na sow6li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engirim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ad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orang pap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p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Org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de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elu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adar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Pap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j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s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am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ram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Lau papa Halim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ang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erlal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di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ikiri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i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alim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: Halim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si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aik-bai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j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Mual2 pap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ekara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emb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mbu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Moa Lau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lahamdullil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Halim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Wadu</w:t>
            </w:r>
            <w:r w:rsidRPr="00DE1420">
              <w:rPr>
                <w:rFonts w:ascii="Times New Roman" w:hAnsi="Times New Roman" w:cs="Times New Roman"/>
                <w:sz w:val="24"/>
              </w:rPr>
              <w:t>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orang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ba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d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sit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n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y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Pap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g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r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ncing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5700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lastRenderedPageBreak/>
              <w:t>Gam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5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Leman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lpo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>tong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p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up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AD0E77">
              <w:rPr>
                <w:rFonts w:ascii="Times New Roman" w:hAnsi="Times New Roman" w:cs="Times New Roman"/>
                <w:sz w:val="24"/>
              </w:rPr>
              <w:t>manelpo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p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au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Hutlpo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masu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</w:t>
            </w:r>
            <w:proofErr w:type="spellStart"/>
            <w:r w:rsidRPr="00AD0E77">
              <w:rPr>
                <w:rFonts w:ascii="Times New Roman" w:hAnsi="Times New Roman" w:cs="Times New Roman"/>
                <w:sz w:val="24"/>
              </w:rPr>
              <w:t>Sapai</w:t>
            </w:r>
            <w:proofErr w:type="spellEnd"/>
            <w:r w:rsidRPr="00AD0E77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AD0E77">
              <w:rPr>
                <w:rFonts w:ascii="Times New Roman" w:hAnsi="Times New Roman" w:cs="Times New Roman"/>
                <w:sz w:val="24"/>
              </w:rPr>
              <w:t>jolo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iade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mas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au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kkin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aaktif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nadong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rakk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ke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p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Tai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up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do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nlpo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San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w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aktif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elfo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o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ktif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do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p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Nar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g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manelpon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tabbi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ang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ake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chat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ajo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ac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Sapai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jolo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au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e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Nape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bac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papa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lpo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ikkudo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manggil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3096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lastRenderedPageBreak/>
              <w:t>Gam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6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Adong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do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hepe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Nado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ek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t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mama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doau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marutang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nagajian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pedo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au rap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bgm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pette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m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jian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jolo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Ol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</w:p>
          <w:p w:rsidR="00CA2305" w:rsidRPr="006D7217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wal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THN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Dabo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dor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Soni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dung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tol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ul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ji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Aupetai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anggodong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torus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ulehen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do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>: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Ol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napoladai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1278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Gamb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7</w:t>
            </w:r>
            <w:r w:rsidRPr="00DE1420">
              <w:rPr>
                <w:rFonts w:ascii="Times New Roman" w:hAnsi="Times New Roman" w:cs="Times New Roman"/>
                <w:sz w:val="24"/>
              </w:rPr>
              <w:t>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Masiap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au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 seminar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Kina: Alhamdulillah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biad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kki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nc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>do side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us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id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ud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u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id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>.</w:t>
            </w:r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1696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Gamb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8</w:t>
            </w:r>
            <w:r w:rsidRPr="00DE1420">
              <w:rPr>
                <w:rFonts w:ascii="Times New Roman" w:hAnsi="Times New Roman" w:cs="Times New Roman"/>
                <w:sz w:val="24"/>
              </w:rPr>
              <w:t>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>: Amah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>Ado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w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k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BS JD operator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ekol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Ad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ekol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yari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Suc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a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ado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kekny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uk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2258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lastRenderedPageBreak/>
              <w:t>Gam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9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>Ado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ui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20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Ond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int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usu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ampe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>Mano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t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BS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ny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>?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Suc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eso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y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u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w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usu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k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g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lu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u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Oiyyo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1706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m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10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h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Ikut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am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tompa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Bu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i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Suc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>: Jam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berap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u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>?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ekarang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Suc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g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puas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uk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1992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m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11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d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man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nun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Ainu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si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si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n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bayo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t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afi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Ainu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ar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an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Ainu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antui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ngka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iri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h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1420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mb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12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dah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mul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uli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>ho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 nun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Ainu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ent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g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au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mul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oy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lastRenderedPageBreak/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Tanget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tanget</w:t>
            </w:r>
            <w:proofErr w:type="spellEnd"/>
            <w:r w:rsidRPr="006D7217">
              <w:rPr>
                <w:rFonts w:ascii="Times New Roman" w:hAnsi="Times New Roman" w:cs="Times New Roman"/>
                <w:b/>
                <w:sz w:val="24"/>
              </w:rPr>
              <w:t xml:space="preserve"> ho</w:t>
            </w:r>
            <w:r w:rsidRPr="00DE1420">
              <w:rPr>
                <w:rFonts w:ascii="Times New Roman" w:hAnsi="Times New Roman" w:cs="Times New Roman"/>
                <w:sz w:val="24"/>
              </w:rPr>
              <w:t xml:space="preserve"> di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jalan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Ainu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Oke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oy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1972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lastRenderedPageBreak/>
              <w:t>Gamb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13</w:t>
            </w:r>
            <w:r w:rsidRPr="00DE1420">
              <w:rPr>
                <w:rFonts w:ascii="Times New Roman" w:hAnsi="Times New Roman" w:cs="Times New Roman"/>
                <w:sz w:val="24"/>
              </w:rPr>
              <w:t>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d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man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i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.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Cepat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i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elanj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it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inu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si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wawancar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elum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panggil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mku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Ainu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g pap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.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nt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bang </w:t>
            </w:r>
            <w:proofErr w:type="spellStart"/>
            <w:r w:rsidRPr="006D7217">
              <w:rPr>
                <w:rFonts w:ascii="Times New Roman" w:hAnsi="Times New Roman" w:cs="Times New Roman"/>
                <w:b/>
                <w:sz w:val="24"/>
              </w:rPr>
              <w:t>buyu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nta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4089"/>
        </w:trPr>
        <w:tc>
          <w:tcPr>
            <w:tcW w:w="4536" w:type="dxa"/>
          </w:tcPr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Gamb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14</w:t>
            </w:r>
            <w:r w:rsidRPr="00DE1420">
              <w:rPr>
                <w:rFonts w:ascii="Times New Roman" w:hAnsi="Times New Roman" w:cs="Times New Roman"/>
                <w:sz w:val="24"/>
              </w:rPr>
              <w:t>: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n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g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o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sr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ud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isitu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lm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tan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ant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lam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ulng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o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erart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endiri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l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y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p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F156F6">
              <w:rPr>
                <w:rFonts w:ascii="Times New Roman" w:hAnsi="Times New Roman" w:cs="Times New Roman"/>
                <w:b/>
                <w:sz w:val="24"/>
              </w:rPr>
              <w:t>parbukamu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Mie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o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am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erang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uka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n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p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am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mi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pecal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oreng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k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ambl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dh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ntap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t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k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i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day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bubur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da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cendol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taul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kau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lastRenderedPageBreak/>
              <w:t>dian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dbolik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aj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semuwa</w:t>
            </w:r>
            <w:proofErr w:type="spellEnd"/>
          </w:p>
          <w:p w:rsidR="00CA2305" w:rsidRPr="00DE1420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isa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: Dian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l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gausah</w:t>
            </w:r>
            <w:proofErr w:type="spellEnd"/>
            <w:r w:rsidRPr="00DE1420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DE1420">
              <w:rPr>
                <w:rFonts w:ascii="Times New Roman" w:hAnsi="Times New Roman" w:cs="Times New Roman"/>
                <w:sz w:val="24"/>
              </w:rPr>
              <w:t>heran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CA2305" w:rsidRPr="00DE1420" w:rsidTr="008200CC">
        <w:trPr>
          <w:trHeight w:val="4205"/>
        </w:trPr>
        <w:tc>
          <w:tcPr>
            <w:tcW w:w="4536" w:type="dxa"/>
          </w:tcPr>
          <w:p w:rsidR="00CA2305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lastRenderedPageBreak/>
              <w:t>Gamb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15</w:t>
            </w:r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akk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6F27E6">
              <w:rPr>
                <w:rFonts w:ascii="Times New Roman" w:hAnsi="Times New Roman" w:cs="Times New Roman"/>
                <w:b/>
                <w:sz w:val="24"/>
              </w:rPr>
              <w:t>Tukur</w:t>
            </w:r>
            <w:proofErr w:type="spellEnd"/>
            <w:r w:rsidRPr="006F27E6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b/>
                <w:sz w:val="24"/>
              </w:rPr>
              <w:t>gulen</w:t>
            </w:r>
            <w:proofErr w:type="spellEnd"/>
            <w:r w:rsidRPr="006F27E6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b/>
                <w:sz w:val="24"/>
              </w:rPr>
              <w:t>ndai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>?</w:t>
            </w:r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Ue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Ras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Kanna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Oke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r w:rsidRPr="006F27E6">
              <w:rPr>
                <w:rFonts w:ascii="Times New Roman" w:hAnsi="Times New Roman" w:cs="Times New Roman"/>
                <w:b/>
                <w:sz w:val="24"/>
              </w:rPr>
              <w:t xml:space="preserve">Kai p </w:t>
            </w:r>
            <w:proofErr w:type="spellStart"/>
            <w:r w:rsidRPr="006F27E6">
              <w:rPr>
                <w:rFonts w:ascii="Times New Roman" w:hAnsi="Times New Roman" w:cs="Times New Roman"/>
                <w:b/>
                <w:sz w:val="24"/>
              </w:rPr>
              <w:t>baci</w:t>
            </w:r>
            <w:proofErr w:type="spellEnd"/>
            <w:r w:rsidRPr="006F27E6">
              <w:rPr>
                <w:rFonts w:ascii="Times New Roman" w:hAnsi="Times New Roman" w:cs="Times New Roman"/>
                <w:b/>
                <w:sz w:val="24"/>
              </w:rPr>
              <w:t xml:space="preserve"> me</w:t>
            </w:r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yam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ak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r w:rsidRPr="006F27E6">
              <w:rPr>
                <w:rFonts w:ascii="Times New Roman" w:hAnsi="Times New Roman" w:cs="Times New Roman"/>
                <w:b/>
                <w:sz w:val="24"/>
              </w:rPr>
              <w:t>Lang</w:t>
            </w: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yam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goring,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Cepat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y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m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au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6F27E6">
              <w:rPr>
                <w:rFonts w:ascii="Times New Roman" w:hAnsi="Times New Roman" w:cs="Times New Roman"/>
                <w:b/>
                <w:sz w:val="24"/>
              </w:rPr>
              <w:t>make up</w:t>
            </w:r>
            <w:r w:rsidRPr="006F27E6">
              <w:rPr>
                <w:rFonts w:ascii="Times New Roman" w:hAnsi="Times New Roman" w:cs="Times New Roman"/>
                <w:sz w:val="24"/>
              </w:rPr>
              <w:t xml:space="preserve"> org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ini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lgi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akk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Adi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ulih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ken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kabari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ya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akkk,</w:t>
            </w:r>
            <w:r w:rsidRPr="006F27E6">
              <w:rPr>
                <w:rFonts w:ascii="Times New Roman" w:hAnsi="Times New Roman" w:cs="Times New Roman"/>
                <w:sz w:val="24"/>
              </w:rPr>
              <w:t>J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kena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Ue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r w:rsidRPr="006F27E6">
              <w:rPr>
                <w:rFonts w:ascii="Times New Roman" w:hAnsi="Times New Roman" w:cs="Times New Roman"/>
                <w:sz w:val="24"/>
              </w:rPr>
              <w:t xml:space="preserve">Je kami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tang</w:t>
            </w:r>
            <w:proofErr w:type="spellEnd"/>
            <w:r w:rsidRPr="006F27E6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b/>
                <w:sz w:val="24"/>
              </w:rPr>
              <w:t>speker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ujung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Soalny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uangku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lanai lit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hehehe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</w:tr>
      <w:tr w:rsidR="00CA2305" w:rsidRPr="00DE1420" w:rsidTr="008200CC">
        <w:trPr>
          <w:trHeight w:val="4089"/>
        </w:trPr>
        <w:tc>
          <w:tcPr>
            <w:tcW w:w="4536" w:type="dxa"/>
          </w:tcPr>
          <w:p w:rsidR="00CA2305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lastRenderedPageBreak/>
              <w:t>Gamba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16</w:t>
            </w:r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ak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lp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dai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bapa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, la lit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paketku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lp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kil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angkot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r w:rsidRPr="00A352EB">
              <w:rPr>
                <w:rFonts w:ascii="Times New Roman" w:hAnsi="Times New Roman" w:cs="Times New Roman"/>
                <w:b/>
                <w:sz w:val="24"/>
              </w:rPr>
              <w:t>Lit</w:t>
            </w:r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titipan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du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ina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Bapa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A352EB">
              <w:rPr>
                <w:rFonts w:ascii="Times New Roman" w:hAnsi="Times New Roman" w:cs="Times New Roman"/>
                <w:b/>
                <w:sz w:val="24"/>
              </w:rPr>
              <w:t>me</w:t>
            </w:r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A352EB">
              <w:rPr>
                <w:rFonts w:ascii="Times New Roman" w:hAnsi="Times New Roman" w:cs="Times New Roman"/>
                <w:b/>
                <w:sz w:val="24"/>
              </w:rPr>
              <w:t>Nggo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singgHi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angkot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>: Kin</w:t>
            </w:r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ggo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telpondu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angkot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Jesi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Kumpulkan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baju2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ya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Baju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kotor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Tarik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depan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biar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cuci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m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ag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anti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Jesicc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Baju2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kita</w:t>
            </w:r>
            <w:proofErr w:type="spellEnd"/>
          </w:p>
          <w:p w:rsidR="00CA2305" w:rsidRPr="006F27E6" w:rsidRDefault="00CA2305" w:rsidP="008200CC">
            <w:pPr>
              <w:ind w:left="0" w:right="0" w:firstLine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Mamak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: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Aku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aja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kari</w:t>
            </w:r>
            <w:proofErr w:type="spellEnd"/>
            <w:r w:rsidRPr="006F27E6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6F27E6">
              <w:rPr>
                <w:rFonts w:ascii="Times New Roman" w:hAnsi="Times New Roman" w:cs="Times New Roman"/>
                <w:sz w:val="24"/>
              </w:rPr>
              <w:t>naj</w:t>
            </w:r>
            <w:proofErr w:type="spellEnd"/>
          </w:p>
        </w:tc>
        <w:tc>
          <w:tcPr>
            <w:tcW w:w="851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992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8F5732">
              <w:rPr>
                <w:rFonts w:ascii="Times New Roman" w:hAnsi="Times New Roman" w:cs="Times New Roman"/>
                <w:b/>
                <w:sz w:val="24"/>
                <w:szCs w:val="24"/>
              </w:rPr>
              <w:t>√</w:t>
            </w:r>
          </w:p>
        </w:tc>
        <w:tc>
          <w:tcPr>
            <w:tcW w:w="1276" w:type="dxa"/>
          </w:tcPr>
          <w:p w:rsidR="00CA2305" w:rsidRPr="008F5732" w:rsidRDefault="00CA2305" w:rsidP="008200CC">
            <w:pPr>
              <w:ind w:left="0" w:right="0" w:firstLine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</w:tbl>
    <w:p w:rsidR="00CA2305" w:rsidRPr="0057163D" w:rsidRDefault="00CA2305" w:rsidP="00CA2305">
      <w:pPr>
        <w:ind w:left="0" w:right="-1" w:firstLine="0"/>
        <w:rPr>
          <w:rFonts w:ascii="Times New Roman" w:hAnsi="Times New Roman" w:cs="Times New Roman"/>
          <w:sz w:val="24"/>
        </w:rPr>
      </w:pPr>
      <w:r w:rsidRPr="0057163D">
        <w:rPr>
          <w:rFonts w:ascii="Times New Roman" w:hAnsi="Times New Roman" w:cs="Times New Roman"/>
          <w:sz w:val="24"/>
        </w:rPr>
        <w:br w:type="page"/>
      </w:r>
    </w:p>
    <w:p w:rsidR="00CA2305" w:rsidRPr="008F5732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rPr>
          <w:rFonts w:ascii="Times New Roman" w:hAnsi="Times New Roman" w:cs="Times New Roman"/>
          <w:sz w:val="24"/>
        </w:rPr>
      </w:pPr>
      <w:r w:rsidRPr="002E0292">
        <w:rPr>
          <w:rFonts w:ascii="Times New Roman" w:hAnsi="Times New Roman" w:cs="Times New Roman"/>
          <w:noProof/>
          <w:sz w:val="24"/>
        </w:rPr>
        <w:lastRenderedPageBreak/>
        <w:drawing>
          <wp:anchor distT="0" distB="0" distL="114300" distR="114300" simplePos="0" relativeHeight="251662336" behindDoc="0" locked="0" layoutInCell="1" allowOverlap="1" wp14:anchorId="3206AD98" wp14:editId="453E6959">
            <wp:simplePos x="0" y="0"/>
            <wp:positionH relativeFrom="column">
              <wp:posOffset>88265</wp:posOffset>
            </wp:positionH>
            <wp:positionV relativeFrom="paragraph">
              <wp:posOffset>4004945</wp:posOffset>
            </wp:positionV>
            <wp:extent cx="1910080" cy="3862070"/>
            <wp:effectExtent l="0" t="0" r="0" b="5080"/>
            <wp:wrapTopAndBottom/>
            <wp:docPr id="404753290" name="Gambar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4753290" name="Gambar 404753290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10080" cy="3862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E0292"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661312" behindDoc="0" locked="0" layoutInCell="1" allowOverlap="1" wp14:anchorId="065C5FF7" wp14:editId="20DA3809">
            <wp:simplePos x="0" y="0"/>
            <wp:positionH relativeFrom="column">
              <wp:posOffset>2759075</wp:posOffset>
            </wp:positionH>
            <wp:positionV relativeFrom="paragraph">
              <wp:posOffset>4096385</wp:posOffset>
            </wp:positionV>
            <wp:extent cx="2269490" cy="4072255"/>
            <wp:effectExtent l="0" t="0" r="0" b="4445"/>
            <wp:wrapTopAndBottom/>
            <wp:docPr id="913749652" name="Gambar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3749652" name="Gambar 91374965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69490" cy="40722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E0292"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660288" behindDoc="0" locked="0" layoutInCell="1" allowOverlap="1" wp14:anchorId="6EA478AC" wp14:editId="36B662A9">
            <wp:simplePos x="0" y="0"/>
            <wp:positionH relativeFrom="column">
              <wp:posOffset>2759075</wp:posOffset>
            </wp:positionH>
            <wp:positionV relativeFrom="paragraph">
              <wp:posOffset>332740</wp:posOffset>
            </wp:positionV>
            <wp:extent cx="2221865" cy="3444240"/>
            <wp:effectExtent l="0" t="0" r="6985" b="3810"/>
            <wp:wrapTopAndBottom/>
            <wp:docPr id="1633259917" name="Gambar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3259917" name="Gambar 1633259917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21865" cy="34442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E0292"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659264" behindDoc="0" locked="0" layoutInCell="1" allowOverlap="1" wp14:anchorId="0DF3B0C2" wp14:editId="58D0C144">
            <wp:simplePos x="0" y="0"/>
            <wp:positionH relativeFrom="column">
              <wp:posOffset>90805</wp:posOffset>
            </wp:positionH>
            <wp:positionV relativeFrom="paragraph">
              <wp:posOffset>332740</wp:posOffset>
            </wp:positionV>
            <wp:extent cx="2168525" cy="3427095"/>
            <wp:effectExtent l="0" t="0" r="3175" b="1905"/>
            <wp:wrapTopAndBottom/>
            <wp:docPr id="840336123" name="Gambar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0336123" name="Gambar 84033612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8525" cy="34270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>
        <w:rPr>
          <w:rFonts w:ascii="Times New Roman" w:hAnsi="Times New Roman" w:cs="Times New Roman"/>
          <w:sz w:val="24"/>
        </w:rPr>
        <w:t>Lampiran</w:t>
      </w:r>
      <w:proofErr w:type="spellEnd"/>
      <w:r>
        <w:rPr>
          <w:rFonts w:ascii="Times New Roman" w:hAnsi="Times New Roman" w:cs="Times New Roman"/>
          <w:sz w:val="24"/>
        </w:rPr>
        <w:t xml:space="preserve"> B: Data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  <w:jc w:val="center"/>
        <w:rPr>
          <w:rFonts w:ascii="Times New Roman" w:hAnsi="Times New Roman" w:cs="Times New Roman"/>
          <w:sz w:val="24"/>
        </w:rPr>
      </w:pPr>
    </w:p>
    <w:p w:rsidR="00CA2305" w:rsidRDefault="00CA2305" w:rsidP="00CA2305">
      <w:r>
        <w:rPr>
          <w:noProof/>
        </w:rPr>
        <w:drawing>
          <wp:anchor distT="0" distB="0" distL="114300" distR="114300" simplePos="0" relativeHeight="251663360" behindDoc="0" locked="0" layoutInCell="1" allowOverlap="1" wp14:anchorId="5B932FC8" wp14:editId="389D02F1">
            <wp:simplePos x="0" y="0"/>
            <wp:positionH relativeFrom="column">
              <wp:posOffset>207010</wp:posOffset>
            </wp:positionH>
            <wp:positionV relativeFrom="paragraph">
              <wp:posOffset>278765</wp:posOffset>
            </wp:positionV>
            <wp:extent cx="2062480" cy="4178300"/>
            <wp:effectExtent l="0" t="0" r="0" b="0"/>
            <wp:wrapTopAndBottom/>
            <wp:docPr id="2040320332" name="Gambar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0320332" name="Gambar 204032033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62480" cy="417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4384" behindDoc="0" locked="0" layoutInCell="1" allowOverlap="1" wp14:anchorId="7A86B7FB" wp14:editId="1D4D0F9F">
            <wp:simplePos x="0" y="0"/>
            <wp:positionH relativeFrom="column">
              <wp:posOffset>2630805</wp:posOffset>
            </wp:positionH>
            <wp:positionV relativeFrom="paragraph">
              <wp:posOffset>655320</wp:posOffset>
            </wp:positionV>
            <wp:extent cx="2158365" cy="4796155"/>
            <wp:effectExtent l="0" t="0" r="0" b="4445"/>
            <wp:wrapTopAndBottom/>
            <wp:docPr id="1260961088" name="Gambar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0961088" name="Gambar 1260961088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8365" cy="47961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5408" behindDoc="0" locked="0" layoutInCell="1" allowOverlap="1" wp14:anchorId="305D0EEB" wp14:editId="7D122422">
            <wp:simplePos x="0" y="0"/>
            <wp:positionH relativeFrom="column">
              <wp:posOffset>207645</wp:posOffset>
            </wp:positionH>
            <wp:positionV relativeFrom="paragraph">
              <wp:posOffset>4712970</wp:posOffset>
            </wp:positionV>
            <wp:extent cx="2198370" cy="2764155"/>
            <wp:effectExtent l="0" t="0" r="0" b="0"/>
            <wp:wrapTopAndBottom/>
            <wp:docPr id="507674876" name="Gambar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7674876" name="Gambar 507674876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8370" cy="27641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CA2305" w:rsidRDefault="00CA2305" w:rsidP="00CA2305"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3C013998" wp14:editId="160B3ED5">
            <wp:simplePos x="0" y="0"/>
            <wp:positionH relativeFrom="column">
              <wp:posOffset>69215</wp:posOffset>
            </wp:positionH>
            <wp:positionV relativeFrom="paragraph">
              <wp:posOffset>481330</wp:posOffset>
            </wp:positionV>
            <wp:extent cx="2115820" cy="2732405"/>
            <wp:effectExtent l="0" t="0" r="0" b="0"/>
            <wp:wrapTopAndBottom/>
            <wp:docPr id="1082842496" name="Gambar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2842496" name="Gambar 1082842496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15820" cy="27324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8480" behindDoc="0" locked="0" layoutInCell="1" allowOverlap="1" wp14:anchorId="48763736" wp14:editId="7A30F78B">
            <wp:simplePos x="0" y="0"/>
            <wp:positionH relativeFrom="column">
              <wp:posOffset>2461895</wp:posOffset>
            </wp:positionH>
            <wp:positionV relativeFrom="paragraph">
              <wp:posOffset>574675</wp:posOffset>
            </wp:positionV>
            <wp:extent cx="2647315" cy="2732405"/>
            <wp:effectExtent l="0" t="0" r="635" b="0"/>
            <wp:wrapTopAndBottom/>
            <wp:docPr id="760310846" name="Gambar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0310846" name="Gambar 760310846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7315" cy="27324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CA2305" w:rsidRDefault="00CA2305" w:rsidP="00CA2305">
      <w:r>
        <w:rPr>
          <w:noProof/>
        </w:rPr>
        <w:drawing>
          <wp:anchor distT="0" distB="0" distL="114300" distR="114300" simplePos="0" relativeHeight="251669504" behindDoc="0" locked="0" layoutInCell="1" allowOverlap="1" wp14:anchorId="43958309" wp14:editId="59D0CDB4">
            <wp:simplePos x="0" y="0"/>
            <wp:positionH relativeFrom="column">
              <wp:posOffset>2694940</wp:posOffset>
            </wp:positionH>
            <wp:positionV relativeFrom="paragraph">
              <wp:posOffset>3500120</wp:posOffset>
            </wp:positionV>
            <wp:extent cx="2615565" cy="2470785"/>
            <wp:effectExtent l="0" t="0" r="0" b="5715"/>
            <wp:wrapTopAndBottom/>
            <wp:docPr id="197167577" name="Gambar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167577" name="Gambar 197167577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15565" cy="24707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7456" behindDoc="0" locked="0" layoutInCell="1" allowOverlap="1" wp14:anchorId="3A705FA3" wp14:editId="0411C39D">
            <wp:simplePos x="0" y="0"/>
            <wp:positionH relativeFrom="column">
              <wp:posOffset>69215</wp:posOffset>
            </wp:positionH>
            <wp:positionV relativeFrom="paragraph">
              <wp:posOffset>3223895</wp:posOffset>
            </wp:positionV>
            <wp:extent cx="2516505" cy="2902585"/>
            <wp:effectExtent l="0" t="0" r="0" b="0"/>
            <wp:wrapTopAndBottom/>
            <wp:docPr id="1289308910" name="Gambar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9308910" name="Gambar 1289308910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6505" cy="29025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CA2305" w:rsidRDefault="00CA2305" w:rsidP="00CA2305"/>
    <w:p w:rsidR="00CA2305" w:rsidRDefault="00CA2305" w:rsidP="00CA2305"/>
    <w:p w:rsidR="00CA2305" w:rsidRDefault="00CA2305" w:rsidP="00CA2305"/>
    <w:p w:rsidR="00CA2305" w:rsidRDefault="00CA2305" w:rsidP="00CA2305"/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567" w:right="-1" w:hanging="480"/>
      </w:pPr>
    </w:p>
    <w:p w:rsidR="00CA2305" w:rsidRPr="00DC571F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0" w:right="-1" w:firstLine="0"/>
      </w:pPr>
      <w:r>
        <w:rPr>
          <w:noProof/>
        </w:rPr>
        <w:drawing>
          <wp:anchor distT="0" distB="0" distL="114300" distR="114300" simplePos="0" relativeHeight="251671552" behindDoc="0" locked="0" layoutInCell="1" allowOverlap="1" wp14:anchorId="388A17E1" wp14:editId="24C2F545">
            <wp:simplePos x="0" y="0"/>
            <wp:positionH relativeFrom="column">
              <wp:posOffset>118745</wp:posOffset>
            </wp:positionH>
            <wp:positionV relativeFrom="paragraph">
              <wp:posOffset>3818255</wp:posOffset>
            </wp:positionV>
            <wp:extent cx="2743200" cy="4137660"/>
            <wp:effectExtent l="0" t="0" r="0" b="0"/>
            <wp:wrapTopAndBottom/>
            <wp:docPr id="1" name="Gambar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2342336" name="Gambar 2122342336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41376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72576" behindDoc="0" locked="0" layoutInCell="1" allowOverlap="1" wp14:anchorId="66482C6F" wp14:editId="79DD8C64">
            <wp:simplePos x="0" y="0"/>
            <wp:positionH relativeFrom="column">
              <wp:posOffset>3007360</wp:posOffset>
            </wp:positionH>
            <wp:positionV relativeFrom="paragraph">
              <wp:posOffset>864870</wp:posOffset>
            </wp:positionV>
            <wp:extent cx="2543175" cy="5506085"/>
            <wp:effectExtent l="0" t="0" r="9525" b="0"/>
            <wp:wrapTopAndBottom/>
            <wp:docPr id="2" name="Gambar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1338150" name="Gambar 1081338150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3175" cy="55060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70528" behindDoc="0" locked="0" layoutInCell="1" allowOverlap="1" wp14:anchorId="435FD203" wp14:editId="4E089654">
            <wp:simplePos x="0" y="0"/>
            <wp:positionH relativeFrom="column">
              <wp:posOffset>69215</wp:posOffset>
            </wp:positionH>
            <wp:positionV relativeFrom="paragraph">
              <wp:posOffset>394970</wp:posOffset>
            </wp:positionV>
            <wp:extent cx="2381885" cy="3082925"/>
            <wp:effectExtent l="0" t="0" r="0" b="3175"/>
            <wp:wrapTopAndBottom/>
            <wp:docPr id="4" name="Gambar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5904985" name="Gambar 1325904985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1885" cy="30829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CA2305" w:rsidRDefault="00CA2305" w:rsidP="00CA2305">
      <w:pPr>
        <w:ind w:left="0" w:firstLine="0"/>
      </w:pPr>
      <w:r>
        <w:rPr>
          <w:noProof/>
        </w:rPr>
        <w:lastRenderedPageBreak/>
        <w:drawing>
          <wp:inline distT="0" distB="0" distL="0" distR="0" wp14:anchorId="3A7BFB2B" wp14:editId="415F749E">
            <wp:extent cx="2966484" cy="3998130"/>
            <wp:effectExtent l="0" t="0" r="5715" b="254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JEEEE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162" cy="40152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                </w:t>
      </w:r>
    </w:p>
    <w:p w:rsidR="00CA2305" w:rsidRDefault="00CA2305" w:rsidP="00CA2305">
      <w:pPr>
        <w:ind w:left="0" w:firstLine="0"/>
      </w:pPr>
      <w:r>
        <w:rPr>
          <w:noProof/>
        </w:rPr>
        <w:t xml:space="preserve">                                                                          </w:t>
      </w:r>
      <w:r>
        <w:rPr>
          <w:noProof/>
        </w:rPr>
        <w:drawing>
          <wp:inline distT="0" distB="0" distL="0" distR="0" wp14:anchorId="06099CA1" wp14:editId="39CA8E0D">
            <wp:extent cx="3211033" cy="3136604"/>
            <wp:effectExtent l="0" t="0" r="8890" b="698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JEE2.jp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1362" cy="3136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2305" w:rsidRDefault="00CA2305" w:rsidP="00CA2305">
      <w:pPr>
        <w:ind w:left="0" w:firstLine="0"/>
      </w:pPr>
      <w:r>
        <w:br w:type="page"/>
      </w:r>
    </w:p>
    <w:p w:rsidR="00CA2305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0" w:right="-1" w:firstLine="0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sz w:val="24"/>
        </w:rPr>
        <w:t xml:space="preserve"> C: </w:t>
      </w:r>
      <w:proofErr w:type="spellStart"/>
      <w:r>
        <w:rPr>
          <w:rFonts w:ascii="Times New Roman" w:hAnsi="Times New Roman" w:cs="Times New Roman"/>
          <w:sz w:val="24"/>
        </w:rPr>
        <w:t>Dokumentasi</w:t>
      </w:r>
      <w:proofErr w:type="spellEnd"/>
    </w:p>
    <w:p w:rsidR="00CA2305" w:rsidRPr="00A2422F" w:rsidRDefault="00CA2305" w:rsidP="00CA2305">
      <w:pPr>
        <w:widowControl w:val="0"/>
        <w:tabs>
          <w:tab w:val="left" w:pos="7088"/>
          <w:tab w:val="left" w:pos="7937"/>
        </w:tabs>
        <w:autoSpaceDE w:val="0"/>
        <w:autoSpaceDN w:val="0"/>
        <w:adjustRightInd w:val="0"/>
        <w:spacing w:line="360" w:lineRule="auto"/>
        <w:ind w:left="0" w:right="-1" w:firstLine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673600" behindDoc="0" locked="0" layoutInCell="1" allowOverlap="1" wp14:anchorId="2AB86017" wp14:editId="7E4B2440">
            <wp:simplePos x="0" y="0"/>
            <wp:positionH relativeFrom="column">
              <wp:posOffset>1548680</wp:posOffset>
            </wp:positionH>
            <wp:positionV relativeFrom="paragraph">
              <wp:posOffset>4547606</wp:posOffset>
            </wp:positionV>
            <wp:extent cx="3179928" cy="3425588"/>
            <wp:effectExtent l="0" t="0" r="1905" b="381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 1.jp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84525" cy="34305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23BA998C" wp14:editId="48A151B9">
            <wp:extent cx="3247701" cy="4330404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2.jp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9682" cy="4333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</w:rPr>
        <w:lastRenderedPageBreak/>
        <w:drawing>
          <wp:anchor distT="0" distB="0" distL="114300" distR="114300" simplePos="0" relativeHeight="251674624" behindDoc="0" locked="0" layoutInCell="1" allowOverlap="1" wp14:anchorId="6FC8F315" wp14:editId="0B225468">
            <wp:simplePos x="0" y="0"/>
            <wp:positionH relativeFrom="column">
              <wp:posOffset>1780692</wp:posOffset>
            </wp:positionH>
            <wp:positionV relativeFrom="paragraph">
              <wp:posOffset>4592130</wp:posOffset>
            </wp:positionV>
            <wp:extent cx="3070588" cy="3630305"/>
            <wp:effectExtent l="0" t="0" r="0" b="8255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4.jp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4035" cy="36343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3F0CE349" wp14:editId="6C7848A0">
            <wp:extent cx="3287007" cy="4382814"/>
            <wp:effectExtent l="0" t="0" r="889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3.jp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89011" cy="43854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</w:rPr>
        <w:lastRenderedPageBreak/>
        <w:drawing>
          <wp:anchor distT="0" distB="0" distL="114300" distR="114300" simplePos="0" relativeHeight="251675648" behindDoc="0" locked="0" layoutInCell="1" allowOverlap="1" wp14:anchorId="5D870B8C" wp14:editId="20D2E994">
            <wp:simplePos x="0" y="0"/>
            <wp:positionH relativeFrom="column">
              <wp:posOffset>1848930</wp:posOffset>
            </wp:positionH>
            <wp:positionV relativeFrom="paragraph">
              <wp:posOffset>4796847</wp:posOffset>
            </wp:positionV>
            <wp:extent cx="3057099" cy="3616657"/>
            <wp:effectExtent l="0" t="0" r="0" b="3175"/>
            <wp:wrapNone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5.jp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58160" cy="361791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5657A5EF" wp14:editId="7B85B37D">
            <wp:extent cx="3419475" cy="4559443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6.jp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2454" cy="4563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1516" w:rsidRDefault="00991516" w:rsidP="00DE1347">
      <w:r>
        <w:br w:type="page"/>
      </w:r>
    </w:p>
    <w:p w:rsidR="00991516" w:rsidRDefault="00991516" w:rsidP="00991516"/>
    <w:p w:rsidR="00991516" w:rsidRDefault="00991516" w:rsidP="00991516">
      <w:r>
        <w:rPr>
          <w:noProof/>
        </w:rPr>
        <w:drawing>
          <wp:anchor distT="0" distB="0" distL="114300" distR="114300" simplePos="0" relativeHeight="251677696" behindDoc="0" locked="0" layoutInCell="1" allowOverlap="1" wp14:anchorId="45E74873" wp14:editId="54D33958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443220" cy="8410575"/>
            <wp:effectExtent l="0" t="0" r="5080" b="9525"/>
            <wp:wrapNone/>
            <wp:docPr id="3" name="Picture 3" descr="C:\Users\berkah-3\AppData\Local\Temp\Rar$DIa4840.42274\CamScanner 01-10-2025 17.15_page-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4840.42274\CamScanner 01-10-2025 17.15_page-000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388"/>
                    <a:stretch/>
                  </pic:blipFill>
                  <pic:spPr bwMode="auto">
                    <a:xfrm>
                      <a:off x="0" y="0"/>
                      <a:ext cx="5443220" cy="8410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991516" w:rsidRDefault="00991516" w:rsidP="00991516">
      <w:r>
        <w:rPr>
          <w:noProof/>
        </w:rPr>
        <w:lastRenderedPageBreak/>
        <w:drawing>
          <wp:anchor distT="0" distB="0" distL="114300" distR="114300" simplePos="0" relativeHeight="251678720" behindDoc="0" locked="0" layoutInCell="1" allowOverlap="1" wp14:anchorId="464BCF71" wp14:editId="65620029">
            <wp:simplePos x="0" y="0"/>
            <wp:positionH relativeFrom="column">
              <wp:posOffset>0</wp:posOffset>
            </wp:positionH>
            <wp:positionV relativeFrom="paragraph">
              <wp:posOffset>69011</wp:posOffset>
            </wp:positionV>
            <wp:extent cx="5468737" cy="8341744"/>
            <wp:effectExtent l="0" t="0" r="0" b="2540"/>
            <wp:wrapNone/>
            <wp:docPr id="11" name="Picture 11" descr="C:\Users\berkah-3\AppData\Local\Temp\Rar$DIa4840.43285\CamScanner 01-10-2025 17.15_page-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4840.43285\CamScanner 01-10-2025 17.15_page-000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21" r="7953"/>
                    <a:stretch/>
                  </pic:blipFill>
                  <pic:spPr bwMode="auto">
                    <a:xfrm>
                      <a:off x="0" y="0"/>
                      <a:ext cx="5468620" cy="834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991516" w:rsidRDefault="00991516" w:rsidP="00991516">
      <w:r>
        <w:rPr>
          <w:noProof/>
        </w:rPr>
        <w:lastRenderedPageBreak/>
        <w:drawing>
          <wp:anchor distT="0" distB="0" distL="114300" distR="114300" simplePos="0" relativeHeight="251679744" behindDoc="0" locked="0" layoutInCell="1" allowOverlap="1" wp14:anchorId="7BAD0420" wp14:editId="37843AA8">
            <wp:simplePos x="0" y="0"/>
            <wp:positionH relativeFrom="column">
              <wp:posOffset>0</wp:posOffset>
            </wp:positionH>
            <wp:positionV relativeFrom="paragraph">
              <wp:posOffset>112143</wp:posOffset>
            </wp:positionV>
            <wp:extent cx="5451592" cy="8298612"/>
            <wp:effectExtent l="0" t="0" r="0" b="7620"/>
            <wp:wrapNone/>
            <wp:docPr id="12" name="Picture 12" descr="C:\Users\berkah-3\AppData\Local\Temp\Rar$DIa4840.44335\CamScanner 01-10-2025 17.15_page-00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4840.44335\CamScanner 01-10-2025 17.15_page-000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32" r="8243"/>
                    <a:stretch/>
                  </pic:blipFill>
                  <pic:spPr bwMode="auto">
                    <a:xfrm>
                      <a:off x="0" y="0"/>
                      <a:ext cx="5451475" cy="82984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991516" w:rsidRDefault="00991516" w:rsidP="00991516">
      <w:r>
        <w:rPr>
          <w:noProof/>
        </w:rPr>
        <w:lastRenderedPageBreak/>
        <w:drawing>
          <wp:anchor distT="0" distB="0" distL="114300" distR="114300" simplePos="0" relativeHeight="251680768" behindDoc="0" locked="0" layoutInCell="1" allowOverlap="1" wp14:anchorId="66CB22C2" wp14:editId="1A01639D">
            <wp:simplePos x="0" y="0"/>
            <wp:positionH relativeFrom="column">
              <wp:posOffset>0</wp:posOffset>
            </wp:positionH>
            <wp:positionV relativeFrom="paragraph">
              <wp:posOffset>120770</wp:posOffset>
            </wp:positionV>
            <wp:extent cx="5572244" cy="8289985"/>
            <wp:effectExtent l="0" t="0" r="9525" b="0"/>
            <wp:wrapNone/>
            <wp:docPr id="14" name="Picture 14" descr="C:\Users\berkah-3\AppData\Local\Temp\Rar$DIa4840.46062\CamScanner 01-10-2025 17.15_page-00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4840.46062\CamScanner 01-10-2025 17.15_page-000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36" r="6211"/>
                    <a:stretch/>
                  </pic:blipFill>
                  <pic:spPr bwMode="auto">
                    <a:xfrm>
                      <a:off x="0" y="0"/>
                      <a:ext cx="5572125" cy="82898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991516" w:rsidRDefault="00991516" w:rsidP="00991516">
      <w:r>
        <w:rPr>
          <w:noProof/>
        </w:rPr>
        <w:lastRenderedPageBreak/>
        <w:drawing>
          <wp:anchor distT="0" distB="0" distL="114300" distR="114300" simplePos="0" relativeHeight="251681792" behindDoc="0" locked="0" layoutInCell="1" allowOverlap="1" wp14:anchorId="42575088" wp14:editId="2AB94AB9">
            <wp:simplePos x="0" y="0"/>
            <wp:positionH relativeFrom="column">
              <wp:posOffset>-314325</wp:posOffset>
            </wp:positionH>
            <wp:positionV relativeFrom="paragraph">
              <wp:posOffset>-212725</wp:posOffset>
            </wp:positionV>
            <wp:extent cx="5339751" cy="8289862"/>
            <wp:effectExtent l="0" t="0" r="0" b="0"/>
            <wp:wrapNone/>
            <wp:docPr id="16" name="Picture 16" descr="C:\Users\berkah-3\AppData\Local\Temp\Rar$DIa4840.47226\CamScanner 01-10-2025 17.15_page-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4840.47226\CamScanner 01-10-2025 17.15_page-00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36" r="10130"/>
                    <a:stretch/>
                  </pic:blipFill>
                  <pic:spPr bwMode="auto">
                    <a:xfrm>
                      <a:off x="0" y="0"/>
                      <a:ext cx="5339751" cy="82898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  <w:r>
        <w:rPr>
          <w:noProof/>
        </w:rPr>
        <w:lastRenderedPageBreak/>
        <w:drawing>
          <wp:anchor distT="0" distB="0" distL="114300" distR="114300" simplePos="0" relativeHeight="251683840" behindDoc="0" locked="0" layoutInCell="1" allowOverlap="1">
            <wp:simplePos x="0" y="0"/>
            <wp:positionH relativeFrom="column">
              <wp:posOffset>-78105</wp:posOffset>
            </wp:positionH>
            <wp:positionV relativeFrom="paragraph">
              <wp:posOffset>-49530</wp:posOffset>
            </wp:positionV>
            <wp:extent cx="5162550" cy="7426010"/>
            <wp:effectExtent l="0" t="0" r="0" b="3810"/>
            <wp:wrapNone/>
            <wp:docPr id="18" name="Picture 18" descr="C:\Users\berkah-3\Pictures\90d6c064-a970-4796-bf66-f9d7ba4a923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rkah-3\Pictures\90d6c064-a970-4796-bf66-f9d7ba4a923d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467"/>
                    <a:stretch/>
                  </pic:blipFill>
                  <pic:spPr bwMode="auto">
                    <a:xfrm>
                      <a:off x="0" y="0"/>
                      <a:ext cx="5162550" cy="7426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991516" w:rsidRDefault="00F81218" w:rsidP="00991516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85888" behindDoc="0" locked="0" layoutInCell="1" allowOverlap="1">
                <wp:simplePos x="0" y="0"/>
                <wp:positionH relativeFrom="column">
                  <wp:posOffset>-154305</wp:posOffset>
                </wp:positionH>
                <wp:positionV relativeFrom="paragraph">
                  <wp:posOffset>-1905</wp:posOffset>
                </wp:positionV>
                <wp:extent cx="5381625" cy="7753350"/>
                <wp:effectExtent l="0" t="0" r="9525" b="0"/>
                <wp:wrapNone/>
                <wp:docPr id="21" name="Group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81625" cy="7753350"/>
                          <a:chOff x="0" y="0"/>
                          <a:chExt cx="5381625" cy="7753350"/>
                        </a:xfrm>
                      </wpg:grpSpPr>
                      <pic:pic xmlns:pic="http://schemas.openxmlformats.org/drawingml/2006/picture">
                        <pic:nvPicPr>
                          <pic:cNvPr id="17" name="Picture 17" descr="C:\Users\berkah-3\AppData\Local\Temp\Rar$DIa4840.48403\CamScanner 01-10-2025 17.15_page-0009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564" r="9405" b="5230"/>
                          <a:stretch/>
                        </pic:blipFill>
                        <pic:spPr bwMode="auto">
                          <a:xfrm>
                            <a:off x="0" y="0"/>
                            <a:ext cx="5381625" cy="7753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9" name="Picture 19" descr="D:\FOTO JILID LUX\29 KHAIRUNNISA DINAH 211214016a.jpg"/>
                          <pic:cNvPicPr>
                            <a:picLocks noChangeAspect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086225" y="1247775"/>
                            <a:ext cx="819150" cy="1095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0" name="Picture 20" descr="C:\Users\berkah-3\Pictures\feeeb656-3374-4d38-903b-733163ae6e4d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7" cstate="print">
                            <a:clrChange>
                              <a:clrFrom>
                                <a:srgbClr val="E5E4E6"/>
                              </a:clrFrom>
                              <a:clrTo>
                                <a:srgbClr val="E5E4E6">
                                  <a:alpha val="0"/>
                                </a:srgbClr>
                              </a:clrTo>
                            </a:clrChange>
                            <a:biLevel thresh="75000"/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8">
                                    <a14:imgEffect>
                                      <a14:sharpenSoften amount="50000"/>
                                    </a14:imgEffect>
                                    <a14:imgEffect>
                                      <a14:brightnessContrast bright="20000" contrast="2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811" t="38131" r="17424" b="28637"/>
                          <a:stretch/>
                        </pic:blipFill>
                        <pic:spPr bwMode="auto">
                          <a:xfrm>
                            <a:off x="3228975" y="6600825"/>
                            <a:ext cx="657225" cy="5048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621EBF61" id="Group 21" o:spid="_x0000_s1026" style="position:absolute;margin-left:-12.15pt;margin-top:-.15pt;width:423.75pt;height:610.5pt;z-index:251685888" coordsize="53816,7753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BN&#10;aWNyb3NvZnQgV2luZG93cyBQaG90byBWaWV3ZXIgNi4xLjc2MDAuMTYzODUAMjAyNToxMDowMiAx&#10;NDoyNDowOQAAAeocAAcAAAgMAAAIqgAAAAAc6gAAAAg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SM2xSx6AZpaZL/AKp/&#10;900AQ/bo/wC6/wCVH26P+6/5VSooAu/b0/uv+VH2+P8Auv8AlVKigC79uj/uv+VH26P+6/5VSooA&#10;0opRMpYAgZxzUlV7L/VH/eqxQAUUUUAJmlplOHSmSncWiiikU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TJv8AVP8A7pp9Mm/1T/7poAzKKKKADvR0&#10;oooAKKKKAL1l/qj/AL1WKr2X+qP+9V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ZN/qn/wB00+mTf6p/900AZlKOTSUq9aAO&#10;a+IPxF0D4YaCNY8RXosbAzR24lKlvnc4UYA7mujVg4yDxXl37S/gC9+JXwj1rQtM0+DUtSnVTbxT&#10;uUCSDJVw3Yg9K8Z8IeNv2m/D+j2ulal4f8KaxfW0YRrqW8KyyYGCzgEDPrgCgD65IpK87+DWufEH&#10;XNLvpPH2jabpFysgFsumzGRXXnJJJ+leiUAXrL/VH/eqxVey/wBUf96r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QHNLTYxhaBDqZN/qn/wB00+mTf6p/900D&#10;MylHWkpR1oA8Q/bIg1i6+B+qw6TLLBHJNEuoSW7ESLZknziMcjj0qTwb+zx8FB4esjo/hTw9qOn+&#10;UohujElx5i44bzDktkd812Xxq0Pwxr/w61m18ZXhsvDfkl7uZZTGVUdeRzXwxa6Z+znbRgaRpvj+&#10;7sP+WVxZQ3BikXsVyBx+FAH354N8B+GPAtvcQ+GdGsNHhnYNKlhCsYcjoTtHvXR14F+yVF4Ji0TW&#10;x4LtPENpbmVPPGvo6uTg42bu3WvfaAL1l/qj/vVYqvZf6o/71W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kPSlpD0oA8i/azvFsv2bfiPId2TolzGNoBOWQqP1NYv7Dbh/wBlzwUVBAxeYB/6/J6v/ti7&#10;v+GZPiKVRZCNLc7WOB94d/brVL9h1PL/AGXPBK5Jwl1yTn/l7mr1o/8AItf+P/208d/8jFf4H+aP&#10;dqKKK8k9g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Q9KWkPSgDxT9sw4/Za+JpChj/Ys/BGfSq37EBY/sv+Ct4C&#10;tsushen/AB9zVZ/bNikl/Zd+JKxP5bjSJCGzgYBBI/EAj8arfsP/APJsHgv5Cny3fynt/pc1erH/&#10;AJFz/wAf/tp5D/5GEf8AA/zR7rRRRXlHrh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kPSlooA5zx+JG8EeIBEQJD&#10;p9wEJOBnyzjmvIP2B12/soeCgDkb9Q9P+f8AuPSvX/iAkkngfxAsTMsp0+4CMr7SD5bYIPbnvXkH&#10;7BO4fso+CQ3LBr8E/wDb/cV3x/3OX+JfkzzZf77H/C/zR9BUUUVwHp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S&#10;GlpD0oAwPHDbfB2uHcV/0Gc5BAx8jdyCPzryH9hEs37LPg4uArGXUMgHIH+n3FeveN445fB+uJLA&#10;1zG1jOHgT70g2NlR7npXj/7BpQ/sq+Ddjbk83Udpznj+0Liu6H+6T/xL8meY1/tsP8L/ADR9AUUU&#10;Vwnph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TGKAF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IAQPelpBQAt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Mpw6UyU7i0UU&#10;Uig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jBzTx0qOPk/hUg6UyI9xaKKKRY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RRdfwqQdKji9KkHSgiOwtFFFBY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RxnNPHSo4uv4VIOlBEdhaK&#10;KKCw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SA5FLSKeKXUBaK&#10;KKY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IDmjtQK9xaKKKBh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SClooAKKKKACiiigAooooAKKKKACiiigAooooAYvFOHSm&#10;4pw6U2RHTQWiiikW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CZpaZTh0pkp3FooopF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7" o:spid="_x0000_s1027" type="#_x0000_t75" style="position:absolute;width:53816;height:7753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f5VVbCAAAA2wAAAA8AAABkcnMvZG93bnJldi54bWxET01rwkAQvRf8D8sIvdWNpaikboKmCL0I&#10;NRbxOM1Ok2B2NuyuMf333ULB2zze56zz0XRiIOdbywrmswQEcWV1y7WCz+PuaQXCB2SNnWVS8EMe&#10;8mzysMZU2xsfaChDLWII+xQVNCH0qZS+asign9meOHLf1hkMEbpaaoe3GG46+ZwkC2mw5djQYE9F&#10;Q9WlvBoFyfB2PhWbgvan6uOrfNl27tzOlXqcjptXEIHGcBf/u991nL+Ev1/iATL7BQ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n+VVWwgAAANsAAAAPAAAAAAAAAAAAAAAAAJ8C&#10;AABkcnMvZG93bnJldi54bWxQSwUGAAAAAAQABAD3AAAAjgMAAAAA&#10;">
                  <v:imagedata r:id="rId39" o:title="CamScanner 01-10-2025 17.15_page-0009" croptop="1680f" cropbottom="3428f" cropright="6164f"/>
                  <v:path arrowok="t"/>
                </v:shape>
                <v:shape id="Picture 19" o:spid="_x0000_s1028" type="#_x0000_t75" style="position:absolute;left:40862;top:12477;width:8191;height:1095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">
                  <v:imagedata r:id="rId40" o:title="29 KHAIRUNNISA DINAH 211214016a"/>
                  <v:path arrowok="t"/>
                </v:shape>
                <v:shape id="Picture 20" o:spid="_x0000_s1029" type="#_x0000_t75" style="position:absolute;left:32289;top:66008;width:6573;height:504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OisTq/AAAA2wAAAA8AAABkcnMvZG93bnJldi54bWxET8uKwjAU3Qv+Q7iCG9HUx4hWowwOA251&#10;BLfX5tqWNjelydjMfL1ZCC4P573dB1OLB7WutKxgOklAEGdWl5wruPx8j1cgnEfWWFsmBX/kYL/r&#10;97aYatvxiR5nn4sYwi5FBYX3TSqlywoy6Ca2IY7c3bYGfYRtLnWLXQw3tZwlyVIaLDk2FNjQoaCs&#10;Ov8aBR9fVW1uvL6truGfT6N50oVFpdRwED43IDwF/xa/3EetYBbXxy/xB8jdEw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DTorE6vwAAANsAAAAPAAAAAAAAAAAAAAAAAJ8CAABk&#10;cnMvZG93bnJldi54bWxQSwUGAAAAAAQABAD3AAAAiwMAAAAA&#10;">
                  <v:imagedata r:id="rId41" o:title="feeeb656-3374-4d38-903b-733163ae6e4d" croptop="24990f" cropbottom="18768f" cropleft="16260f" cropright="11419f" chromakey="#e5e4e6" grayscale="t" bilevel="t"/>
                  <v:path arrowok="t"/>
                </v:shape>
              </v:group>
            </w:pict>
          </mc:Fallback>
        </mc:AlternateContent>
      </w:r>
    </w:p>
    <w:p w:rsidR="00221BB5" w:rsidRPr="00DE1347" w:rsidRDefault="0019022A" w:rsidP="00991516">
      <w:r w:rsidRPr="00DE1347">
        <w:t xml:space="preserve"> </w:t>
      </w:r>
    </w:p>
    <w:sectPr w:rsidR="00221BB5" w:rsidRPr="00DE1347" w:rsidSect="00221BB5">
      <w:headerReference w:type="even" r:id="rId42"/>
      <w:headerReference w:type="default" r:id="rId43"/>
      <w:footerReference w:type="even" r:id="rId44"/>
      <w:footerReference w:type="default" r:id="rId45"/>
      <w:headerReference w:type="first" r:id="rId46"/>
      <w:footerReference w:type="first" r:id="rId47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812D5" w:rsidRDefault="002812D5" w:rsidP="00221BB5">
      <w:pPr>
        <w:spacing w:line="240" w:lineRule="auto"/>
      </w:pPr>
      <w:r>
        <w:separator/>
      </w:r>
    </w:p>
  </w:endnote>
  <w:endnote w:type="continuationSeparator" w:id="0">
    <w:p w:rsidR="002812D5" w:rsidRDefault="002812D5" w:rsidP="00221BB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21BB5" w:rsidRDefault="00221BB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21BB5" w:rsidRDefault="00221BB5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21BB5" w:rsidRDefault="00221BB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812D5" w:rsidRDefault="002812D5" w:rsidP="00221BB5">
      <w:pPr>
        <w:spacing w:line="240" w:lineRule="auto"/>
      </w:pPr>
      <w:r>
        <w:separator/>
      </w:r>
    </w:p>
  </w:footnote>
  <w:footnote w:type="continuationSeparator" w:id="0">
    <w:p w:rsidR="002812D5" w:rsidRDefault="002812D5" w:rsidP="00221BB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21BB5" w:rsidRDefault="005F61A7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249129" o:spid="_x0000_s2056" type="#_x0000_t75" style="position:absolute;left:0;text-align:left;margin-left:0;margin-top:0;width:396.5pt;height:390.7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21BB5" w:rsidRDefault="005F61A7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249130" o:spid="_x0000_s2057" type="#_x0000_t75" style="position:absolute;left:0;text-align:left;margin-left:0;margin-top:0;width:396.5pt;height:390.7pt;z-index:-251653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21BB5" w:rsidRDefault="005F61A7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249128" o:spid="_x0000_s2055" type="#_x0000_t75" style="position:absolute;left:0;text-align:left;margin-left:0;margin-top:0;width:396.5pt;height:390.7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C01645"/>
    <w:multiLevelType w:val="hybridMultilevel"/>
    <w:tmpl w:val="527CB50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A827AD"/>
    <w:multiLevelType w:val="hybridMultilevel"/>
    <w:tmpl w:val="8BC4819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166199F"/>
    <w:multiLevelType w:val="hybridMultilevel"/>
    <w:tmpl w:val="A572AE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C0E061A"/>
    <w:multiLevelType w:val="hybridMultilevel"/>
    <w:tmpl w:val="A99A1D9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7480DB5"/>
    <w:multiLevelType w:val="hybridMultilevel"/>
    <w:tmpl w:val="BD4469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AF87971"/>
    <w:multiLevelType w:val="hybridMultilevel"/>
    <w:tmpl w:val="BFC0D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B1C5155"/>
    <w:multiLevelType w:val="hybridMultilevel"/>
    <w:tmpl w:val="AA006020"/>
    <w:lvl w:ilvl="0" w:tplc="9C5CE37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3B7D66C6"/>
    <w:multiLevelType w:val="hybridMultilevel"/>
    <w:tmpl w:val="05A6FB8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CEE335E"/>
    <w:multiLevelType w:val="hybridMultilevel"/>
    <w:tmpl w:val="0590DB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D814D13"/>
    <w:multiLevelType w:val="multilevel"/>
    <w:tmpl w:val="4C523AA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>
    <w:nsid w:val="4C076E85"/>
    <w:multiLevelType w:val="hybridMultilevel"/>
    <w:tmpl w:val="29A8870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21945B7"/>
    <w:multiLevelType w:val="multilevel"/>
    <w:tmpl w:val="DFD209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>
    <w:nsid w:val="55240697"/>
    <w:multiLevelType w:val="hybridMultilevel"/>
    <w:tmpl w:val="E34A3C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BEE118A"/>
    <w:multiLevelType w:val="multilevel"/>
    <w:tmpl w:val="37C041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>
    <w:nsid w:val="5CCA0796"/>
    <w:multiLevelType w:val="multilevel"/>
    <w:tmpl w:val="599E8D2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>
    <w:nsid w:val="74D30865"/>
    <w:multiLevelType w:val="hybridMultilevel"/>
    <w:tmpl w:val="09C632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3"/>
  </w:num>
  <w:num w:numId="3">
    <w:abstractNumId w:val="14"/>
  </w:num>
  <w:num w:numId="4">
    <w:abstractNumId w:val="11"/>
  </w:num>
  <w:num w:numId="5">
    <w:abstractNumId w:val="4"/>
  </w:num>
  <w:num w:numId="6">
    <w:abstractNumId w:val="10"/>
  </w:num>
  <w:num w:numId="7">
    <w:abstractNumId w:val="9"/>
  </w:num>
  <w:num w:numId="8">
    <w:abstractNumId w:val="3"/>
  </w:num>
  <w:num w:numId="9">
    <w:abstractNumId w:val="8"/>
  </w:num>
  <w:num w:numId="10">
    <w:abstractNumId w:val="6"/>
  </w:num>
  <w:num w:numId="11">
    <w:abstractNumId w:val="12"/>
  </w:num>
  <w:num w:numId="12">
    <w:abstractNumId w:val="1"/>
  </w:num>
  <w:num w:numId="13">
    <w:abstractNumId w:val="2"/>
  </w:num>
  <w:num w:numId="14">
    <w:abstractNumId w:val="5"/>
  </w:num>
  <w:num w:numId="15">
    <w:abstractNumId w:val="15"/>
  </w:num>
  <w:num w:numId="16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eIYuAjfB//KgW+TVmSjV5YuRuN8xX/RRkYrgJtYjiVqcUzlxiESlC3NWPOQV6TmDBcbbL5z37vqh2XivUoIrrQ==" w:salt="3WiIqUYeARJfNXmqDn2nHg=="/>
  <w:defaultTabStop w:val="720"/>
  <w:characterSpacingControl w:val="doNotCompress"/>
  <w:hdrShapeDefaults>
    <o:shapedefaults v:ext="edit" spidmax="2058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21BB5"/>
    <w:rsid w:val="00112AB0"/>
    <w:rsid w:val="0019022A"/>
    <w:rsid w:val="00221BB5"/>
    <w:rsid w:val="002812D5"/>
    <w:rsid w:val="00374347"/>
    <w:rsid w:val="004366F5"/>
    <w:rsid w:val="005F61A7"/>
    <w:rsid w:val="00643CEB"/>
    <w:rsid w:val="00991516"/>
    <w:rsid w:val="00A54AE3"/>
    <w:rsid w:val="00CA2305"/>
    <w:rsid w:val="00DE1347"/>
    <w:rsid w:val="00F0083D"/>
    <w:rsid w:val="00F56AE1"/>
    <w:rsid w:val="00F812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8"/>
    <o:shapelayout v:ext="edit">
      <o:idmap v:ext="edit" data="1"/>
    </o:shapelayout>
  </w:shapeDefaults>
  <w:decimalSymbol w:val="."/>
  <w:listSeparator w:val=","/>
  <w15:docId w15:val="{0EE115AA-4CA3-4D19-AFFD-CDCA2982C5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21BB5"/>
    <w:pPr>
      <w:spacing w:after="0" w:line="480" w:lineRule="auto"/>
      <w:ind w:left="2268" w:right="1701" w:firstLine="72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643CEB"/>
    <w:pPr>
      <w:keepNext/>
      <w:keepLines/>
      <w:ind w:left="0" w:right="0" w:firstLine="0"/>
      <w:jc w:val="center"/>
      <w:outlineLvl w:val="0"/>
    </w:pPr>
    <w:rPr>
      <w:rFonts w:ascii="Times New Roman" w:eastAsiaTheme="majorEastAsia" w:hAnsi="Times New Roman" w:cs="Times New Roman"/>
      <w:b/>
      <w:bCs/>
      <w:kern w:val="2"/>
      <w:sz w:val="28"/>
      <w:szCs w:val="24"/>
      <w:lang w:val="en-ID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54AE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0083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21BB5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1BB5"/>
  </w:style>
  <w:style w:type="paragraph" w:styleId="Footer">
    <w:name w:val="footer"/>
    <w:basedOn w:val="Normal"/>
    <w:link w:val="FooterChar"/>
    <w:uiPriority w:val="99"/>
    <w:unhideWhenUsed/>
    <w:rsid w:val="00221BB5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1BB5"/>
  </w:style>
  <w:style w:type="character" w:customStyle="1" w:styleId="Heading1Char">
    <w:name w:val="Heading 1 Char"/>
    <w:basedOn w:val="DefaultParagraphFont"/>
    <w:link w:val="Heading1"/>
    <w:uiPriority w:val="9"/>
    <w:rsid w:val="00643CEB"/>
    <w:rPr>
      <w:rFonts w:ascii="Times New Roman" w:eastAsiaTheme="majorEastAsia" w:hAnsi="Times New Roman" w:cs="Times New Roman"/>
      <w:b/>
      <w:bCs/>
      <w:kern w:val="2"/>
      <w:sz w:val="28"/>
      <w:szCs w:val="24"/>
      <w:lang w:val="en-ID"/>
      <w14:ligatures w14:val="standardContextual"/>
    </w:rPr>
  </w:style>
  <w:style w:type="paragraph" w:styleId="ListParagraph">
    <w:name w:val="List Paragraph"/>
    <w:basedOn w:val="Normal"/>
    <w:uiPriority w:val="34"/>
    <w:qFormat/>
    <w:rsid w:val="00643CE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643CEB"/>
    <w:pPr>
      <w:spacing w:before="480" w:line="276" w:lineRule="auto"/>
      <w:jc w:val="left"/>
      <w:outlineLvl w:val="9"/>
    </w:pPr>
    <w:rPr>
      <w:rFonts w:asciiTheme="majorHAnsi" w:hAnsiTheme="majorHAnsi" w:cstheme="majorBidi"/>
      <w:color w:val="365F91" w:themeColor="accent1" w:themeShade="BF"/>
      <w:kern w:val="0"/>
      <w:szCs w:val="28"/>
      <w:lang w:val="en-US" w:eastAsia="ja-JP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643CEB"/>
    <w:pPr>
      <w:tabs>
        <w:tab w:val="left" w:pos="851"/>
        <w:tab w:val="left" w:pos="1276"/>
        <w:tab w:val="right" w:leader="dot" w:pos="7927"/>
      </w:tabs>
      <w:spacing w:line="360" w:lineRule="auto"/>
      <w:ind w:left="0" w:firstLine="0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643CEB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643CE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43CE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3CEB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54AE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0083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selectable-text">
    <w:name w:val="selectable-text"/>
    <w:basedOn w:val="DefaultParagraphFont"/>
    <w:rsid w:val="00F0083D"/>
  </w:style>
  <w:style w:type="character" w:styleId="PageNumber">
    <w:name w:val="page number"/>
    <w:basedOn w:val="DefaultParagraphFont"/>
    <w:uiPriority w:val="99"/>
    <w:semiHidden/>
    <w:unhideWhenUsed/>
    <w:rsid w:val="00F56AE1"/>
  </w:style>
  <w:style w:type="table" w:styleId="TableGrid">
    <w:name w:val="Table Grid"/>
    <w:basedOn w:val="TableNormal"/>
    <w:uiPriority w:val="59"/>
    <w:rsid w:val="0019022A"/>
    <w:pPr>
      <w:spacing w:after="0" w:line="240" w:lineRule="auto"/>
      <w:ind w:left="2268" w:right="1701" w:firstLine="72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openxmlformats.org/officeDocument/2006/relationships/image" Target="media/image20.jpeg"/><Relationship Id="rId39" Type="http://schemas.openxmlformats.org/officeDocument/2006/relationships/image" Target="media/image32.jpeg"/><Relationship Id="rId3" Type="http://schemas.openxmlformats.org/officeDocument/2006/relationships/settings" Target="settings.xml"/><Relationship Id="rId21" Type="http://schemas.openxmlformats.org/officeDocument/2006/relationships/image" Target="media/image15.jpg"/><Relationship Id="rId34" Type="http://schemas.openxmlformats.org/officeDocument/2006/relationships/image" Target="media/image28.jpeg"/><Relationship Id="rId42" Type="http://schemas.openxmlformats.org/officeDocument/2006/relationships/header" Target="header1.xml"/><Relationship Id="rId47" Type="http://schemas.openxmlformats.org/officeDocument/2006/relationships/footer" Target="footer3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image" Target="media/image19.jpeg"/><Relationship Id="rId33" Type="http://schemas.openxmlformats.org/officeDocument/2006/relationships/image" Target="media/image27.jpeg"/><Relationship Id="rId38" Type="http://schemas.microsoft.com/office/2007/relationships/hdphoto" Target="media/hdphoto1.wdp"/><Relationship Id="rId46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image" Target="media/image14.jpeg"/><Relationship Id="rId29" Type="http://schemas.openxmlformats.org/officeDocument/2006/relationships/image" Target="media/image23.jpeg"/><Relationship Id="rId41" Type="http://schemas.openxmlformats.org/officeDocument/2006/relationships/image" Target="media/image34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24" Type="http://schemas.openxmlformats.org/officeDocument/2006/relationships/image" Target="media/image18.jpeg"/><Relationship Id="rId32" Type="http://schemas.openxmlformats.org/officeDocument/2006/relationships/image" Target="media/image26.jpeg"/><Relationship Id="rId37" Type="http://schemas.openxmlformats.org/officeDocument/2006/relationships/image" Target="media/image31.jpeg"/><Relationship Id="rId40" Type="http://schemas.openxmlformats.org/officeDocument/2006/relationships/image" Target="media/image33.jpeg"/><Relationship Id="rId45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23" Type="http://schemas.openxmlformats.org/officeDocument/2006/relationships/image" Target="media/image17.jpeg"/><Relationship Id="rId28" Type="http://schemas.openxmlformats.org/officeDocument/2006/relationships/image" Target="media/image22.jpg"/><Relationship Id="rId36" Type="http://schemas.openxmlformats.org/officeDocument/2006/relationships/image" Target="media/image30.jpeg"/><Relationship Id="rId49" Type="http://schemas.openxmlformats.org/officeDocument/2006/relationships/theme" Target="theme/theme1.xml"/><Relationship Id="rId10" Type="http://schemas.openxmlformats.org/officeDocument/2006/relationships/image" Target="media/image4.jpeg"/><Relationship Id="rId19" Type="http://schemas.openxmlformats.org/officeDocument/2006/relationships/image" Target="media/image13.jpeg"/><Relationship Id="rId31" Type="http://schemas.openxmlformats.org/officeDocument/2006/relationships/image" Target="media/image25.jpeg"/><Relationship Id="rId44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image" Target="media/image16.jpg"/><Relationship Id="rId27" Type="http://schemas.openxmlformats.org/officeDocument/2006/relationships/image" Target="media/image21.jpeg"/><Relationship Id="rId30" Type="http://schemas.openxmlformats.org/officeDocument/2006/relationships/image" Target="media/image24.jpeg"/><Relationship Id="rId35" Type="http://schemas.openxmlformats.org/officeDocument/2006/relationships/image" Target="media/image29.jpeg"/><Relationship Id="rId43" Type="http://schemas.openxmlformats.org/officeDocument/2006/relationships/header" Target="header2.xml"/><Relationship Id="rId48" Type="http://schemas.openxmlformats.org/officeDocument/2006/relationships/fontTable" Target="fontTable.xml"/><Relationship Id="rId8" Type="http://schemas.openxmlformats.org/officeDocument/2006/relationships/image" Target="media/image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5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5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1205</Words>
  <Characters>6870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1-08T04:10:00Z</dcterms:created>
  <dcterms:modified xsi:type="dcterms:W3CDTF">2026-01-08T04:10:00Z</dcterms:modified>
</cp:coreProperties>
</file>